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D82E8C" w14:textId="77777777" w:rsidR="00EA6B32" w:rsidRPr="00FB6A42" w:rsidRDefault="00EA6B32" w:rsidP="00EA6B32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7E61F1" w14:textId="2ACB2A11" w:rsidR="00EA6B32" w:rsidRPr="005F7805" w:rsidRDefault="00355122" w:rsidP="00EA6B32">
      <w:pPr>
        <w:adjustRightInd w:val="0"/>
        <w:snapToGrid w:val="0"/>
        <w:rPr>
          <w:rFonts w:ascii="SimSun" w:eastAsia="SimSun" w:hAnsi="SimSun" w:cs="SimSun"/>
          <w:sz w:val="18"/>
          <w:szCs w:val="18"/>
          <w:lang w:eastAsia="zh-CN"/>
        </w:rPr>
      </w:pPr>
      <w:r>
        <w:rPr>
          <w:rFonts w:ascii="Times New Roman" w:hAnsi="Times New Roman"/>
          <w:sz w:val="18"/>
          <w:szCs w:val="18"/>
        </w:rPr>
        <w:t xml:space="preserve">Supplementary File 5: </w:t>
      </w:r>
      <w:bookmarkStart w:id="0" w:name="_GoBack"/>
      <w:bookmarkEnd w:id="0"/>
      <w:r w:rsidR="00EA6B32">
        <w:rPr>
          <w:rFonts w:ascii="Times New Roman" w:hAnsi="Times New Roman"/>
          <w:sz w:val="18"/>
          <w:szCs w:val="18"/>
        </w:rPr>
        <w:t>Table 5. Quality Assessment of the Adequacy of Reporting for the Included Studies</w:t>
      </w:r>
      <w:r w:rsidR="00BC04F1">
        <w:rPr>
          <w:rFonts w:ascii="Times New Roman" w:hAnsi="Times New Roman"/>
          <w:sz w:val="18"/>
          <w:szCs w:val="18"/>
          <w:vertAlign w:val="superscript"/>
        </w:rPr>
        <w:t>*</w:t>
      </w:r>
      <w:r w:rsidR="00EA6B32">
        <w:rPr>
          <w:rFonts w:ascii="Times New Roman" w:hAnsi="Times New Roman"/>
          <w:sz w:val="18"/>
          <w:szCs w:val="18"/>
        </w:rPr>
        <w:t xml:space="preserve"> </w:t>
      </w:r>
    </w:p>
    <w:p w14:paraId="09800D0E" w14:textId="77777777" w:rsidR="00EA6B32" w:rsidRPr="00D0529F" w:rsidRDefault="00EA6B32" w:rsidP="00EA6B32">
      <w:pPr>
        <w:adjustRightInd w:val="0"/>
        <w:snapToGrid w:val="0"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</w:rPr>
        <mc:AlternateContent>
          <mc:Choice Requires="wps">
            <w:drawing>
              <wp:anchor distT="4294967293" distB="4294967293" distL="114300" distR="114300" simplePos="0" relativeHeight="251659264" behindDoc="0" locked="0" layoutInCell="1" allowOverlap="1" wp14:anchorId="124B3CE6" wp14:editId="6B6C0BEF">
                <wp:simplePos x="0" y="0"/>
                <wp:positionH relativeFrom="column">
                  <wp:posOffset>114300</wp:posOffset>
                </wp:positionH>
                <wp:positionV relativeFrom="paragraph">
                  <wp:posOffset>92075</wp:posOffset>
                </wp:positionV>
                <wp:extent cx="8536305" cy="6985"/>
                <wp:effectExtent l="0" t="0" r="23495" b="43815"/>
                <wp:wrapNone/>
                <wp:docPr id="4" name="Straight Connector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8536305" cy="698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line id="Straight Connector 4" o:spid="_x0000_s1026" style="position:absolute;flip:y;z-index:251659264;visibility:visible;mso-wrap-style:square;mso-width-percent:0;mso-height-percent:0;mso-wrap-distance-left:9pt;mso-wrap-distance-top:-3emu;mso-wrap-distance-right:9pt;mso-wrap-distance-bottom:-3emu;mso-position-horizontal:absolute;mso-position-horizontal-relative:text;mso-position-vertical:absolute;mso-position-vertical-relative:text;mso-width-percent:0;mso-height-percent:0;mso-width-relative:margin;mso-height-relative:margin" from="9pt,7.25pt" to="681.15pt,7.8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" strokecolor="black [3040]">
                <o:lock v:ext="edit" shapetype="f"/>
              </v:line>
            </w:pict>
          </mc:Fallback>
        </mc:AlternateContent>
      </w:r>
    </w:p>
    <w:tbl>
      <w:tblPr>
        <w:tblW w:w="13607" w:type="dxa"/>
        <w:tblInd w:w="108" w:type="dxa"/>
        <w:tblLayout w:type="fixed"/>
        <w:tblLook w:val="0420" w:firstRow="1" w:lastRow="0" w:firstColumn="0" w:lastColumn="0" w:noHBand="0" w:noVBand="1"/>
      </w:tblPr>
      <w:tblGrid>
        <w:gridCol w:w="2552"/>
        <w:gridCol w:w="1134"/>
        <w:gridCol w:w="1417"/>
        <w:gridCol w:w="1276"/>
        <w:gridCol w:w="1134"/>
        <w:gridCol w:w="1275"/>
        <w:gridCol w:w="992"/>
        <w:gridCol w:w="1134"/>
        <w:gridCol w:w="992"/>
        <w:gridCol w:w="709"/>
        <w:gridCol w:w="992"/>
      </w:tblGrid>
      <w:tr w:rsidR="00EA6B32" w:rsidRPr="00AE6EBA" w14:paraId="720B404C" w14:textId="77777777" w:rsidTr="006C68E2">
        <w:trPr>
          <w:trHeight w:val="584"/>
        </w:trPr>
        <w:tc>
          <w:tcPr>
            <w:tcW w:w="2552" w:type="dxa"/>
          </w:tcPr>
          <w:p w14:paraId="108195E6" w14:textId="77777777" w:rsidR="00EA6B32" w:rsidRPr="00AE6EBA" w:rsidRDefault="00EA6B32" w:rsidP="006C68E2">
            <w:pPr>
              <w:tabs>
                <w:tab w:val="center" w:pos="885"/>
              </w:tabs>
              <w:adjustRightInd w:val="0"/>
              <w:snapToGrid w:val="0"/>
              <w:ind w:left="176" w:right="176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mc:AlternateContent>
                <mc:Choice Requires="wps">
                  <w:drawing>
                    <wp:anchor distT="4294967293" distB="4294967293" distL="114300" distR="114300" simplePos="0" relativeHeight="251660288" behindDoc="0" locked="0" layoutInCell="1" allowOverlap="1" wp14:anchorId="2B12BB7F" wp14:editId="08AFD1BB">
                      <wp:simplePos x="0" y="0"/>
                      <wp:positionH relativeFrom="column">
                        <wp:posOffset>45720</wp:posOffset>
                      </wp:positionH>
                      <wp:positionV relativeFrom="paragraph">
                        <wp:posOffset>419735</wp:posOffset>
                      </wp:positionV>
                      <wp:extent cx="8536305" cy="6985"/>
                      <wp:effectExtent l="0" t="0" r="23495" b="43815"/>
                      <wp:wrapNone/>
                      <wp:docPr id="2" name="Straight Connector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/>
                            </wps:cNvCnPr>
                            <wps:spPr>
                              <a:xfrm flipV="1">
                                <a:off x="0" y="0"/>
                                <a:ext cx="8536305" cy="6985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5="http://schemas.microsoft.com/office/word/2012/wordml">
                  <w:pict>
                    <v:line id="Straight Connector 2" o:spid="_x0000_s1026" style="position:absolute;flip:y;z-index:251660288;visibility:visible;mso-wrap-style:square;mso-width-percent:0;mso-height-percent:0;mso-wrap-distance-left:9pt;mso-wrap-distance-top:-3emu;mso-wrap-distance-right:9pt;mso-wrap-distance-bottom:-3emu;mso-position-horizontal:absolute;mso-position-horizontal-relative:text;mso-position-vertical:absolute;mso-position-vertical-relative:text;mso-width-percent:0;mso-height-percent:0;mso-width-relative:margin;mso-height-relative:margin" from="3.6pt,33.05pt" to="675.75pt,33.6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" strokecolor="black [3040]">
                      <o:lock v:ext="edit" shapetype="f"/>
                    </v:line>
                  </w:pict>
                </mc:Fallback>
              </mc:AlternateContent>
            </w: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erence</w:t>
            </w:r>
          </w:p>
        </w:tc>
        <w:tc>
          <w:tcPr>
            <w:tcW w:w="1134" w:type="dxa"/>
          </w:tcPr>
          <w:p w14:paraId="56605ACA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nclusion</w:t>
            </w:r>
          </w:p>
          <w:p w14:paraId="4987E71A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/Exclusion</w:t>
            </w:r>
          </w:p>
        </w:tc>
        <w:tc>
          <w:tcPr>
            <w:tcW w:w="1417" w:type="dxa"/>
          </w:tcPr>
          <w:p w14:paraId="7DB9A39D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andomization Procedure</w:t>
            </w:r>
          </w:p>
        </w:tc>
        <w:tc>
          <w:tcPr>
            <w:tcW w:w="1276" w:type="dxa"/>
          </w:tcPr>
          <w:p w14:paraId="55C6AFB3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llocation Concealment</w:t>
            </w:r>
          </w:p>
        </w:tc>
        <w:tc>
          <w:tcPr>
            <w:tcW w:w="1134" w:type="dxa"/>
          </w:tcPr>
          <w:p w14:paraId="424F54FF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linding of Participant</w:t>
            </w:r>
          </w:p>
        </w:tc>
        <w:tc>
          <w:tcPr>
            <w:tcW w:w="1275" w:type="dxa"/>
          </w:tcPr>
          <w:p w14:paraId="787C94D9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linding of Outcome Assessors</w:t>
            </w:r>
          </w:p>
        </w:tc>
        <w:tc>
          <w:tcPr>
            <w:tcW w:w="992" w:type="dxa"/>
          </w:tcPr>
          <w:p w14:paraId="5E673D58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ttrition</w:t>
            </w:r>
          </w:p>
        </w:tc>
        <w:tc>
          <w:tcPr>
            <w:tcW w:w="1134" w:type="dxa"/>
          </w:tcPr>
          <w:p w14:paraId="39A94431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ross-Over Addressed</w:t>
            </w:r>
          </w:p>
        </w:tc>
        <w:tc>
          <w:tcPr>
            <w:tcW w:w="992" w:type="dxa"/>
          </w:tcPr>
          <w:p w14:paraId="2DA9E2DE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Baseline</w:t>
            </w:r>
          </w:p>
        </w:tc>
        <w:tc>
          <w:tcPr>
            <w:tcW w:w="709" w:type="dxa"/>
          </w:tcPr>
          <w:p w14:paraId="69713B08" w14:textId="77777777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ower</w:t>
            </w:r>
          </w:p>
        </w:tc>
        <w:tc>
          <w:tcPr>
            <w:tcW w:w="992" w:type="dxa"/>
          </w:tcPr>
          <w:p w14:paraId="37F2A0B0" w14:textId="6026EBA3" w:rsidR="00EA6B32" w:rsidRPr="00AE6EBA" w:rsidRDefault="00EA6B32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Jadad Score</w:t>
            </w:r>
            <w:r w:rsidR="00BC04F1" w:rsidRPr="00BC04F1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†</w:t>
            </w:r>
          </w:p>
        </w:tc>
      </w:tr>
      <w:tr w:rsidR="00846205" w:rsidRPr="00AE6EBA" w14:paraId="70E82872" w14:textId="77777777" w:rsidTr="006C68E2">
        <w:trPr>
          <w:trHeight w:val="584"/>
        </w:trPr>
        <w:tc>
          <w:tcPr>
            <w:tcW w:w="2552" w:type="dxa"/>
          </w:tcPr>
          <w:p w14:paraId="2D1813DD" w14:textId="0C7C5E9F" w:rsidR="00846205" w:rsidRPr="00904C03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" w:hAnsi="Times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 xml:space="preserve"> Writing Group for the CHECKLIST-ICU, 2016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[3</w:t>
            </w:r>
            <w:r>
              <w:rPr>
                <w:rFonts w:ascii="Times" w:hAnsi="Times" w:cs="Times New Roman"/>
                <w:sz w:val="18"/>
                <w:szCs w:val="18"/>
                <w:vertAlign w:val="superscript"/>
              </w:rPr>
              <w:t>3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]</w:t>
            </w:r>
          </w:p>
        </w:tc>
        <w:tc>
          <w:tcPr>
            <w:tcW w:w="1134" w:type="dxa"/>
          </w:tcPr>
          <w:p w14:paraId="0FBEC20E" w14:textId="331A7507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2427527A" w14:textId="1908594C" w:rsidR="00846205" w:rsidRPr="00904C03" w:rsidRDefault="00846205" w:rsidP="00FD2139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1393DF6D" w14:textId="70568496" w:rsidR="00846205" w:rsidRPr="00904C03" w:rsidRDefault="00846205" w:rsidP="00FD2139">
            <w:pPr>
              <w:tabs>
                <w:tab w:val="left" w:pos="430"/>
                <w:tab w:val="center" w:pos="529"/>
              </w:tabs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2AEF088E" w14:textId="42294F60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275" w:type="dxa"/>
          </w:tcPr>
          <w:p w14:paraId="2F27ECA7" w14:textId="45D6EA78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29AE9DEF" w14:textId="60EDDA34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2AED9671" w14:textId="1FD8EA37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77B144DD" w14:textId="5F9DF3FB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709" w:type="dxa"/>
          </w:tcPr>
          <w:p w14:paraId="66ABCDFD" w14:textId="49A5C045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680A5EEA" w14:textId="2FBCEA56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  <w:tr w:rsidR="00846205" w:rsidRPr="00AE6EBA" w14:paraId="4E1C5F86" w14:textId="77777777" w:rsidTr="006C68E2">
        <w:trPr>
          <w:trHeight w:val="584"/>
        </w:trPr>
        <w:tc>
          <w:tcPr>
            <w:tcW w:w="2552" w:type="dxa"/>
          </w:tcPr>
          <w:p w14:paraId="33EE410A" w14:textId="27988A7E" w:rsidR="00846205" w:rsidRPr="00904C03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" w:hAnsi="Times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Gentili M et al, 2016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[3</w:t>
            </w:r>
            <w:r>
              <w:rPr>
                <w:rFonts w:ascii="Times" w:hAnsi="Times" w:cs="Times New Roman"/>
                <w:sz w:val="18"/>
                <w:szCs w:val="18"/>
                <w:vertAlign w:val="superscript"/>
              </w:rPr>
              <w:t>5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]</w:t>
            </w:r>
          </w:p>
        </w:tc>
        <w:tc>
          <w:tcPr>
            <w:tcW w:w="1134" w:type="dxa"/>
          </w:tcPr>
          <w:p w14:paraId="5641DECB" w14:textId="56FB964E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380CFA7F" w14:textId="0CC207E1" w:rsidR="00846205" w:rsidRPr="00904C03" w:rsidRDefault="00846205" w:rsidP="00FD2139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64F2B16D" w14:textId="0AB4F88A" w:rsidR="00846205" w:rsidRPr="00904C03" w:rsidRDefault="00846205" w:rsidP="00FD2139">
            <w:pPr>
              <w:tabs>
                <w:tab w:val="left" w:pos="430"/>
                <w:tab w:val="center" w:pos="529"/>
              </w:tabs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134" w:type="dxa"/>
          </w:tcPr>
          <w:p w14:paraId="4D8D93E4" w14:textId="5BAF89A4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275" w:type="dxa"/>
          </w:tcPr>
          <w:p w14:paraId="4B6F5DE1" w14:textId="37D5F2C3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0A716898" w14:textId="55A3B8F6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134" w:type="dxa"/>
          </w:tcPr>
          <w:p w14:paraId="3BC63941" w14:textId="04FB871E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3E8F48A2" w14:textId="407B43E5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709" w:type="dxa"/>
          </w:tcPr>
          <w:p w14:paraId="19E23669" w14:textId="087782B2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164E1F88" w14:textId="177A2707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</w:tr>
      <w:tr w:rsidR="00846205" w:rsidRPr="00AE6EBA" w14:paraId="604750F6" w14:textId="77777777" w:rsidTr="006C68E2">
        <w:trPr>
          <w:trHeight w:val="584"/>
        </w:trPr>
        <w:tc>
          <w:tcPr>
            <w:tcW w:w="2552" w:type="dxa"/>
          </w:tcPr>
          <w:p w14:paraId="3C54EFF9" w14:textId="54F14EC5" w:rsidR="00846205" w:rsidRPr="00904C03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" w:hAnsi="Times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Salzwedel C et al, 2016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[3</w:t>
            </w:r>
            <w:r>
              <w:rPr>
                <w:rFonts w:ascii="Times" w:hAnsi="Times" w:cs="Times New Roman"/>
                <w:sz w:val="18"/>
                <w:szCs w:val="18"/>
                <w:vertAlign w:val="superscript"/>
              </w:rPr>
              <w:t>4</w:t>
            </w:r>
            <w:r w:rsidRPr="00BA7369">
              <w:rPr>
                <w:rFonts w:ascii="Times" w:hAnsi="Times" w:cs="Times New Roman"/>
                <w:sz w:val="18"/>
                <w:szCs w:val="18"/>
                <w:vertAlign w:val="superscript"/>
              </w:rPr>
              <w:t>]</w:t>
            </w:r>
          </w:p>
        </w:tc>
        <w:tc>
          <w:tcPr>
            <w:tcW w:w="1134" w:type="dxa"/>
          </w:tcPr>
          <w:p w14:paraId="2186F727" w14:textId="1597B01E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51C468E3" w14:textId="774C3B2C" w:rsidR="00846205" w:rsidRPr="00904C03" w:rsidRDefault="00846205" w:rsidP="00FD2139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76F89E82" w14:textId="428703BD" w:rsidR="00846205" w:rsidRPr="00904C03" w:rsidRDefault="00846205" w:rsidP="00FD2139">
            <w:pPr>
              <w:tabs>
                <w:tab w:val="left" w:pos="430"/>
                <w:tab w:val="center" w:pos="529"/>
              </w:tabs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3AE5DD75" w14:textId="398D2561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5" w:type="dxa"/>
          </w:tcPr>
          <w:p w14:paraId="1F6DB1A4" w14:textId="02D52095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4E4495C7" w14:textId="238DE01A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3832CBC9" w14:textId="14DB1A1E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0FC0A55B" w14:textId="3485AE1E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Menlo Regular" w:eastAsia="MS Mincho" w:hAnsi="Menlo Regular" w:cs="Menlo Regular"/>
                <w:sz w:val="18"/>
                <w:szCs w:val="18"/>
              </w:rPr>
            </w:pPr>
            <w:r w:rsidRPr="00904C03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709" w:type="dxa"/>
          </w:tcPr>
          <w:p w14:paraId="6C944489" w14:textId="19B1817A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0F16299E" w14:textId="2E40BAC7" w:rsidR="00846205" w:rsidRPr="00904C03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04C03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</w:tr>
      <w:tr w:rsidR="00846205" w:rsidRPr="00AE6EBA" w14:paraId="2EA62630" w14:textId="77777777" w:rsidTr="006C68E2">
        <w:trPr>
          <w:trHeight w:val="584"/>
        </w:trPr>
        <w:tc>
          <w:tcPr>
            <w:tcW w:w="2552" w:type="dxa"/>
          </w:tcPr>
          <w:p w14:paraId="34AEA4F0" w14:textId="4CB89330" w:rsidR="00846205" w:rsidRPr="00AE6EBA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Chaudhary N et al, 2015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/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&lt;EndNote&gt;&lt;Cite&gt;&lt;Author&gt;Chaudhary&lt;/Author&gt;&lt;Year&gt;2015&lt;/Year&gt;&lt;RecNum&gt;16&lt;/RecNum&gt;&lt;DisplayText&gt;&lt;style face="superscript"&gt;[25]&lt;/style&gt;&lt;/DisplayText&gt;&lt;record&gt;&lt;rec-number&gt;16&lt;/rec-number&gt;&lt;foreign-keys&gt;&lt;key app="EN" db-id="fvde55p0n59e0we9sscvrts00efexexdxx0x" timestamp="1464303446"&gt;16&lt;/key&gt;&lt;/foreign-keys&gt;&lt;ref-type name="Journal Article"&gt;17&lt;/ref-type&gt;&lt;contributors&gt;&lt;authors&gt;&lt;author&gt;Chaudhary, N.&lt;/author&gt;&lt;author&gt;Varma, V.&lt;/author&gt;&lt;author&gt;Kapoor, S.&lt;/author&gt;&lt;author&gt;Mehta, N.&lt;/author&gt;&lt;author&gt;Kumaran, V.&lt;/author&gt;&lt;author&gt;Nundy, S.&lt;/author&gt;&lt;/authors&gt;&lt;/contributors&gt;&lt;auth-address&gt;Department of Surgical Gastroenterology and Liver Transplantation, Sir Ganga Ram Hospital, Room No 1474, Casualty Block, Old Rajinder Nagar, New Delhi, 110060, India, neerajnc253@rediffmail.com.&lt;/auth-address&gt;&lt;titles&gt;&lt;title&gt;Implementation of a surgical safety checklist and postoperative outcomes: a prospective randomized controlled study&lt;/title&gt;&lt;secondary-title&gt;J Gastrointest Surg&lt;/secondary-title&gt;&lt;alt-title&gt;Journal of gastrointestinal surgery : official journal of the Society for Surgery of the Alimentary Tract&lt;/alt-title&gt;&lt;/titles&gt;&lt;periodical&gt;&lt;full-title&gt;J Gastrointest Surg&lt;/full-title&gt;&lt;abbr-1&gt;Journal of gastrointestinal surgery : official journal of the Society for Surgery of the Alimentary Tract&lt;/abbr-1&gt;&lt;/periodical&gt;&lt;alt-periodical&gt;&lt;full-title&gt;J Gastrointest Surg&lt;/full-title&gt;&lt;abbr-1&gt;Journal of gastrointestinal surgery : official journal of the Society for Surgery of the Alimentary Tract&lt;/abbr-1&gt;&lt;/alt-periodical&gt;&lt;pages&gt;935-42&lt;/pages&gt;&lt;volume&gt;19&lt;/volume&gt;&lt;number&gt;5&lt;/number&gt;&lt;edition&gt;2015/02/19&lt;/edition&gt;&lt;dates&gt;&lt;year&gt;2015&lt;/year&gt;&lt;pub-dates&gt;&lt;date&gt;May&lt;/date&gt;&lt;/pub-dates&gt;&lt;/dates&gt;&lt;isbn&gt;1091-255x&lt;/isbn&gt;&lt;accession-num&gt;25691114&lt;/accession-num&gt;&lt;urls&gt;&lt;/urls&gt;&lt;electronic-resource-num&gt;10.1007/s11605-015-2772-9&lt;/electronic-resource-num&gt;&lt;remote-database-provider&gt;NLM&lt;/remote-database-provider&gt;&lt;language&gt;eng&lt;/language&gt;&lt;/record&gt;&lt;/Cite&gt;&lt;/EndNote&gt;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2</w:t>
            </w:r>
            <w:r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1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</w:tcPr>
          <w:p w14:paraId="2AFA5272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6039AF49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2006757D" w14:textId="77777777" w:rsidR="00846205" w:rsidRPr="00AE6EBA" w:rsidRDefault="00846205" w:rsidP="006C68E2">
            <w:pPr>
              <w:tabs>
                <w:tab w:val="left" w:pos="430"/>
                <w:tab w:val="center" w:pos="529"/>
              </w:tabs>
              <w:adjustRightInd w:val="0"/>
              <w:snapToGrid w:val="0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ab/>
            </w:r>
            <w:r>
              <w:rPr>
                <w:rFonts w:ascii="Times New Roman" w:hAnsi="Times New Roman" w:cs="Times New Roman"/>
                <w:sz w:val="18"/>
                <w:szCs w:val="18"/>
              </w:rPr>
              <w:tab/>
            </w: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1134" w:type="dxa"/>
          </w:tcPr>
          <w:p w14:paraId="32D5FA74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5" w:type="dxa"/>
          </w:tcPr>
          <w:p w14:paraId="55F5F6E7" w14:textId="305B6200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580DCFB0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24E56FA0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MS Mincho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10F81B0E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709" w:type="dxa"/>
          </w:tcPr>
          <w:p w14:paraId="193297F8" w14:textId="30499EEC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44FCBB31" w14:textId="48CE403E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  <w:tr w:rsidR="00846205" w:rsidRPr="00AE6EBA" w14:paraId="51A58607" w14:textId="77777777" w:rsidTr="006C68E2">
        <w:trPr>
          <w:trHeight w:val="584"/>
        </w:trPr>
        <w:tc>
          <w:tcPr>
            <w:tcW w:w="2552" w:type="dxa"/>
          </w:tcPr>
          <w:p w14:paraId="3713BBAE" w14:textId="18E705CE" w:rsidR="00846205" w:rsidRPr="00AE6EBA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Haugen AS et al, 2015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IYXVnZW48L0F1dGhvcj48WWVhcj4yMDE1PC9ZZWFyPjxS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IYXVnZW48L0F1dGhvcj48WWVhcj4yMDE1PC9ZZWFyPjxS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</w:t>
            </w:r>
            <w:r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6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</w:tcPr>
          <w:p w14:paraId="0B13DD8D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14272DD0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3E1531E5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SimSun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4E27F3E9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SimSun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5" w:type="dxa"/>
          </w:tcPr>
          <w:p w14:paraId="6DC503B0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SimSun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3A2B732B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SimSun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2FEE18C1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color w:val="FF0000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5C387FAD" w14:textId="77777777" w:rsidR="00846205" w:rsidRPr="00AE6EBA" w:rsidRDefault="00846205" w:rsidP="006C68E2">
            <w:pPr>
              <w:adjustRightInd w:val="0"/>
              <w:snapToGrid w:val="0"/>
              <w:rPr>
                <w:rFonts w:ascii="Times New Roman" w:eastAsia="SimSun" w:hAnsi="Times New Roman" w:cs="Times New Roman"/>
                <w:color w:val="FF0000"/>
                <w:sz w:val="18"/>
                <w:szCs w:val="18"/>
              </w:rPr>
            </w:pPr>
            <w:r w:rsidRPr="00AE6EBA">
              <w:rPr>
                <w:rFonts w:ascii="Times New Roman" w:eastAsia="SimSun" w:hAnsi="Times New Roman" w:cs="Times New Roman"/>
                <w:color w:val="FF0000"/>
                <w:sz w:val="18"/>
                <w:szCs w:val="18"/>
              </w:rPr>
              <w:t xml:space="preserve"> </w:t>
            </w:r>
            <w:r>
              <w:rPr>
                <w:rFonts w:ascii="Times New Roman" w:eastAsia="SimSun" w:hAnsi="Times New Roman" w:cs="Times New Roman"/>
                <w:color w:val="FF0000"/>
                <w:sz w:val="18"/>
                <w:szCs w:val="18"/>
              </w:rPr>
              <w:t xml:space="preserve">    </w:t>
            </w:r>
            <w:r w:rsidRPr="00AE6EBA">
              <w:rPr>
                <w:rFonts w:ascii="Times New Roman" w:eastAsia="SimSun" w:hAnsi="Times New Roman" w:cs="Times New Roman"/>
                <w:color w:val="FF0000"/>
                <w:sz w:val="18"/>
                <w:szCs w:val="18"/>
              </w:rPr>
              <w:t xml:space="preserve">   </w:t>
            </w: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709" w:type="dxa"/>
          </w:tcPr>
          <w:p w14:paraId="7E86E856" w14:textId="14340B14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188C18F1" w14:textId="6D5476EF" w:rsidR="00846205" w:rsidRPr="00AE6EBA" w:rsidRDefault="00846205" w:rsidP="00BC04F1">
            <w:pPr>
              <w:adjustRightInd w:val="0"/>
              <w:snapToGrid w:val="0"/>
              <w:jc w:val="center"/>
              <w:rPr>
                <w:rFonts w:ascii="Times New Roman" w:eastAsia="SimSun" w:hAnsi="Times New Roman" w:cs="Times New Roman"/>
                <w:sz w:val="18"/>
                <w:szCs w:val="18"/>
                <w:lang w:eastAsia="zh-CN"/>
              </w:rPr>
            </w:pPr>
            <w:r>
              <w:rPr>
                <w:rFonts w:ascii="Times New Roman" w:eastAsia="SimSun" w:hAnsi="Times New Roman" w:cs="Times New Roman"/>
                <w:sz w:val="18"/>
                <w:szCs w:val="18"/>
                <w:lang w:eastAsia="zh-CN"/>
              </w:rPr>
              <w:t>5</w:t>
            </w:r>
          </w:p>
        </w:tc>
      </w:tr>
      <w:tr w:rsidR="00846205" w:rsidRPr="00AE6EBA" w14:paraId="58296AA5" w14:textId="77777777" w:rsidTr="006C68E2">
        <w:trPr>
          <w:trHeight w:val="584"/>
        </w:trPr>
        <w:tc>
          <w:tcPr>
            <w:tcW w:w="2552" w:type="dxa"/>
          </w:tcPr>
          <w:p w14:paraId="5613A863" w14:textId="4A1F950D" w:rsidR="00846205" w:rsidRPr="00AE6EBA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Basoor A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CYXNvb3I8L0F1dGhvcj48WWVhcj4yMDEzPC9ZZWFyPjxS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CYXNvb3I8L0F1dGhvcj48WWVhcj4yMDEzPC9ZZWFyPjxS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</w:t>
            </w:r>
            <w:r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0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</w:tcPr>
          <w:p w14:paraId="4B2FC2BE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024ED8A1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25D957A8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134" w:type="dxa"/>
          </w:tcPr>
          <w:p w14:paraId="1E04803B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5" w:type="dxa"/>
          </w:tcPr>
          <w:p w14:paraId="2DB82AC1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0D4D075B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5F1FEE58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MS Mincho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6707A053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709" w:type="dxa"/>
          </w:tcPr>
          <w:p w14:paraId="2A9E81BF" w14:textId="4C3F7E3F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1DE43DF4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846205" w:rsidRPr="00AE6EBA" w14:paraId="1BD88BBC" w14:textId="77777777" w:rsidTr="006C68E2">
        <w:trPr>
          <w:trHeight w:val="584"/>
        </w:trPr>
        <w:tc>
          <w:tcPr>
            <w:tcW w:w="2552" w:type="dxa"/>
          </w:tcPr>
          <w:p w14:paraId="47ED0DD6" w14:textId="515AF630" w:rsidR="00846205" w:rsidRPr="00AE6EBA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Masson SC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NYXNzb248L0F1dGhvcj48WWVhcj4yMDEzPC9ZZWFyPjxS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NYXNzb248L0F1dGhvcj48WWVhcj4yMDEzPC9ZZWFyPjxS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7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</w:tcPr>
          <w:p w14:paraId="6C38B909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571F767E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6D11B316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5B1041BC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275" w:type="dxa"/>
          </w:tcPr>
          <w:p w14:paraId="19B6B51F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114F285A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24CBC01E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MS Mincho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3795F3F3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709" w:type="dxa"/>
          </w:tcPr>
          <w:p w14:paraId="0EBC7BD6" w14:textId="42D1715C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6FE769F3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</w:tr>
      <w:tr w:rsidR="00846205" w:rsidRPr="00AE6EBA" w14:paraId="169E06E8" w14:textId="77777777" w:rsidTr="007F3B14">
        <w:trPr>
          <w:trHeight w:val="584"/>
        </w:trPr>
        <w:tc>
          <w:tcPr>
            <w:tcW w:w="2552" w:type="dxa"/>
          </w:tcPr>
          <w:p w14:paraId="5D7579E5" w14:textId="00F8AD34" w:rsidR="00846205" w:rsidRPr="00AE6EBA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Ong MS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Pbmc8L0F1dGhvcj48WWVhcj4yMDEzPC9ZZWFyPjxSZWNO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Pbmc8L0F1dGhvcj48WWVhcj4yMDEzPC9ZZWFyPjxSZWNO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1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</w:tcPr>
          <w:p w14:paraId="7ED234C8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</w:tcPr>
          <w:p w14:paraId="613FE0C1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</w:tcPr>
          <w:p w14:paraId="6A9E2EF1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517BC3CB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5" w:type="dxa"/>
          </w:tcPr>
          <w:p w14:paraId="14132056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</w:tcPr>
          <w:p w14:paraId="3CCC31B3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</w:tcPr>
          <w:p w14:paraId="009B6B2F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MS Mincho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</w:tcPr>
          <w:p w14:paraId="656BA4AB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709" w:type="dxa"/>
          </w:tcPr>
          <w:p w14:paraId="6D990F9B" w14:textId="01E6B832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</w:tcPr>
          <w:p w14:paraId="23F8B0A9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  <w:tr w:rsidR="00846205" w:rsidRPr="00AE6EBA" w14:paraId="449805C7" w14:textId="77777777" w:rsidTr="007F3B14">
        <w:trPr>
          <w:trHeight w:val="584"/>
        </w:trPr>
        <w:tc>
          <w:tcPr>
            <w:tcW w:w="2552" w:type="dxa"/>
            <w:tcBorders>
              <w:bottom w:val="single" w:sz="4" w:space="0" w:color="auto"/>
            </w:tcBorders>
          </w:tcPr>
          <w:p w14:paraId="477BBF02" w14:textId="6C7868F4" w:rsidR="00846205" w:rsidRPr="00AE6EBA" w:rsidRDefault="00846205" w:rsidP="006C68E2">
            <w:pPr>
              <w:adjustRightInd w:val="0"/>
              <w:snapToGrid w:val="0"/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A7369">
              <w:rPr>
                <w:rFonts w:ascii="Times" w:hAnsi="Times" w:cs="Times New Roman"/>
                <w:sz w:val="18"/>
                <w:szCs w:val="18"/>
              </w:rPr>
              <w:t>Salzwedel C et al, 2013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TYWx6d2VkZWw8L0F1dGhvcj48WWVhcj4yMDEzPC9ZZWFy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begin">
                <w:fldData xml:space="preserve">PEVuZE5vdGU+PENpdGU+PEF1dGhvcj5TYWx6d2VkZWw8L0F1dGhvcj48WWVhcj4yMDEzPC9ZZWFy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</w:fldData>
              </w:fldChar>
            </w:r>
            <w:r w:rsidRPr="00BA7369">
              <w:rPr>
                <w:rFonts w:ascii="Times" w:hAnsi="Times" w:cs="Times New Roman"/>
                <w:sz w:val="18"/>
                <w:szCs w:val="18"/>
              </w:rPr>
              <w:instrText xml:space="preserve"> ADDIN EN.CITE.DATA </w:instrText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  <w:r w:rsidRPr="00BA7369">
              <w:rPr>
                <w:rFonts w:ascii="Times" w:hAnsi="Times" w:cs="Times New Roman"/>
                <w:sz w:val="18"/>
                <w:szCs w:val="18"/>
              </w:rPr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separate"/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[3</w:t>
            </w:r>
            <w:r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2</w:t>
            </w:r>
            <w:r w:rsidRPr="00BA7369">
              <w:rPr>
                <w:rFonts w:ascii="Times" w:hAnsi="Times" w:cs="Times New Roman"/>
                <w:noProof/>
                <w:sz w:val="18"/>
                <w:szCs w:val="18"/>
                <w:vertAlign w:val="superscript"/>
              </w:rPr>
              <w:t>]</w:t>
            </w:r>
            <w:r w:rsidRPr="00BA7369">
              <w:rPr>
                <w:rFonts w:ascii="Times" w:hAnsi="Times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15B8990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5FB95159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3729CDF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EF8F32D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6F95C8DB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0476CA6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✔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F1FF625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eastAsia="MS Mincho" w:hAnsi="Times New Roman" w:cs="Times New Roman"/>
                <w:sz w:val="18"/>
                <w:szCs w:val="18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832BB1C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Menlo Regular" w:eastAsia="MS Mincho" w:hAnsi="Menlo Regular" w:cs="Menlo Regular"/>
                <w:sz w:val="18"/>
                <w:szCs w:val="18"/>
              </w:rPr>
              <w:t>✖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D4120ED" w14:textId="09B1CD6F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?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5698F266" w14:textId="77777777" w:rsidR="00846205" w:rsidRPr="00AE6EBA" w:rsidRDefault="00846205" w:rsidP="006C68E2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lang w:val="en-CA"/>
              </w:rPr>
            </w:pPr>
            <w:r w:rsidRPr="00AE6EBA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</w:tr>
    </w:tbl>
    <w:p w14:paraId="17226B27" w14:textId="790F4CE8" w:rsidR="00EA6B32" w:rsidRPr="002339E0" w:rsidRDefault="00BC04F1" w:rsidP="00EA6B32">
      <w:pPr>
        <w:pStyle w:val="NoSpacing"/>
        <w:rPr>
          <w:rFonts w:ascii="Times" w:hAnsi="Times"/>
          <w:sz w:val="16"/>
          <w:szCs w:val="16"/>
        </w:rPr>
      </w:pPr>
      <w:r>
        <w:rPr>
          <w:rFonts w:ascii="Times" w:hAnsi="Times"/>
          <w:sz w:val="16"/>
          <w:szCs w:val="16"/>
          <w:vertAlign w:val="superscript"/>
        </w:rPr>
        <w:t>*</w:t>
      </w:r>
      <w:r w:rsidR="00EA6B32" w:rsidRPr="002339E0">
        <w:rPr>
          <w:rFonts w:ascii="MS Mincho" w:eastAsia="MS Mincho" w:hAnsi="MS Mincho" w:cs="MS Mincho" w:hint="eastAsia"/>
          <w:sz w:val="16"/>
          <w:szCs w:val="16"/>
        </w:rPr>
        <w:t>✔</w:t>
      </w:r>
      <w:r w:rsidR="00EA6B32" w:rsidRPr="002339E0">
        <w:rPr>
          <w:rFonts w:ascii="Times" w:hAnsi="Times"/>
          <w:sz w:val="16"/>
          <w:szCs w:val="16"/>
        </w:rPr>
        <w:t xml:space="preserve">= adequately reported; </w:t>
      </w:r>
      <w:r w:rsidR="00EA6B32" w:rsidRPr="002339E0">
        <w:rPr>
          <w:rFonts w:ascii="MS Mincho" w:eastAsia="MS Mincho" w:hAnsi="MS Mincho" w:cs="MS Mincho" w:hint="eastAsia"/>
          <w:sz w:val="16"/>
          <w:szCs w:val="16"/>
        </w:rPr>
        <w:t>✖</w:t>
      </w:r>
      <w:r w:rsidR="00EA6B32" w:rsidRPr="002339E0">
        <w:rPr>
          <w:rFonts w:ascii="MS Mincho" w:eastAsia="MS Mincho" w:hAnsi="MS Mincho" w:cs="MS Mincho"/>
          <w:sz w:val="16"/>
          <w:szCs w:val="16"/>
        </w:rPr>
        <w:t xml:space="preserve"> = </w:t>
      </w:r>
      <w:r w:rsidR="00EA6B32" w:rsidRPr="002339E0">
        <w:rPr>
          <w:rFonts w:ascii="Times" w:hAnsi="Times"/>
          <w:sz w:val="16"/>
          <w:szCs w:val="16"/>
        </w:rPr>
        <w:t>not adequately reported; ? = reporting unclear</w:t>
      </w:r>
    </w:p>
    <w:p w14:paraId="1E757210" w14:textId="1452EC3E" w:rsidR="00EA6B32" w:rsidRPr="002339E0" w:rsidRDefault="00BC04F1" w:rsidP="00EA6B32">
      <w:pPr>
        <w:rPr>
          <w:rFonts w:ascii="Times New Roman" w:hAnsi="Times New Roman" w:cs="Times New Roman"/>
          <w:sz w:val="16"/>
          <w:szCs w:val="16"/>
        </w:rPr>
      </w:pPr>
      <w:r w:rsidRPr="00BC04F1">
        <w:rPr>
          <w:rFonts w:ascii="Times New Roman" w:hAnsi="Times New Roman" w:cs="Times New Roman"/>
          <w:sz w:val="18"/>
          <w:szCs w:val="18"/>
          <w:vertAlign w:val="superscript"/>
        </w:rPr>
        <w:t>†</w:t>
      </w:r>
      <w:r w:rsidR="00EA6B32" w:rsidRPr="002339E0">
        <w:rPr>
          <w:rFonts w:ascii="Times New Roman" w:hAnsi="Times New Roman" w:cs="Times New Roman"/>
          <w:sz w:val="16"/>
          <w:szCs w:val="16"/>
          <w:vertAlign w:val="superscript"/>
        </w:rPr>
        <w:t xml:space="preserve"> </w:t>
      </w:r>
      <w:r w:rsidR="00EA6B32" w:rsidRPr="002339E0">
        <w:rPr>
          <w:rFonts w:ascii="Times New Roman" w:hAnsi="Times New Roman" w:cs="Times New Roman"/>
          <w:sz w:val="16"/>
          <w:szCs w:val="16"/>
        </w:rPr>
        <w:t>The Jadad score is a validated assessment scale that assigns points (1-5) based on randomization, blinding and attrition.</w:t>
      </w:r>
      <w:r w:rsidR="00EA6B32">
        <w:rPr>
          <w:rFonts w:ascii="Times New Roman" w:hAnsi="Times New Roman" w:cs="Times New Roman"/>
          <w:sz w:val="16"/>
          <w:szCs w:val="16"/>
        </w:rPr>
        <w:t xml:space="preserve"> More points is associated with a higher quality assessment.</w:t>
      </w:r>
      <w:r w:rsidR="00EA6B32" w:rsidRPr="002339E0">
        <w:rPr>
          <w:rFonts w:ascii="Times New Roman" w:hAnsi="Times New Roman" w:cs="Times New Roman"/>
          <w:sz w:val="16"/>
          <w:szCs w:val="16"/>
          <w:vertAlign w:val="superscript"/>
        </w:rPr>
        <w:t>23</w:t>
      </w:r>
      <w:r w:rsidR="00EA6B32" w:rsidRPr="002339E0">
        <w:rPr>
          <w:rFonts w:ascii="Times New Roman" w:hAnsi="Times New Roman" w:cs="Times New Roman"/>
          <w:sz w:val="16"/>
          <w:szCs w:val="16"/>
        </w:rPr>
        <w:t xml:space="preserve"> </w:t>
      </w:r>
    </w:p>
    <w:p w14:paraId="1AA5A0D0" w14:textId="77777777" w:rsidR="00EA6B32" w:rsidRDefault="00EA6B32" w:rsidP="00EA6B32"/>
    <w:p w14:paraId="5F170C99" w14:textId="77777777" w:rsidR="00E34922" w:rsidRDefault="00E34922"/>
    <w:sectPr w:rsidR="00E34922" w:rsidSect="00EA6B32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enlo Regular">
    <w:panose1 w:val="020B0609030804020204"/>
    <w:charset w:val="00"/>
    <w:family w:val="auto"/>
    <w:pitch w:val="variable"/>
    <w:sig w:usb0="E60022FF" w:usb1="D200F9FB" w:usb2="02000028" w:usb3="00000000" w:csb0="000001DF" w:csb1="00000000"/>
  </w:font>
  <w:font w:name="MS Mincho">
    <w:altName w:val="ＭＳ 明朝"/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6B32"/>
    <w:rsid w:val="00047CEA"/>
    <w:rsid w:val="00197A84"/>
    <w:rsid w:val="001C1761"/>
    <w:rsid w:val="002667AC"/>
    <w:rsid w:val="00355122"/>
    <w:rsid w:val="00622270"/>
    <w:rsid w:val="00650725"/>
    <w:rsid w:val="00676B99"/>
    <w:rsid w:val="006C68E2"/>
    <w:rsid w:val="007F3B14"/>
    <w:rsid w:val="00846205"/>
    <w:rsid w:val="00904C03"/>
    <w:rsid w:val="00906BE3"/>
    <w:rsid w:val="00BC04F1"/>
    <w:rsid w:val="00BE4ACE"/>
    <w:rsid w:val="00BF50A5"/>
    <w:rsid w:val="00CC1B47"/>
    <w:rsid w:val="00D739F6"/>
    <w:rsid w:val="00E34922"/>
    <w:rsid w:val="00EA6B32"/>
    <w:rsid w:val="00F2307E"/>
    <w:rsid w:val="00F3501D"/>
    <w:rsid w:val="00FD21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06E561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6B32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A6B32"/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213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2139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6B32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A6B32"/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213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2139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71</Words>
  <Characters>2689</Characters>
  <Application>Microsoft Macintosh Word</Application>
  <DocSecurity>0</DocSecurity>
  <Lines>22</Lines>
  <Paragraphs>6</Paragraphs>
  <ScaleCrop>false</ScaleCrop>
  <Company/>
  <LinksUpToDate>false</LinksUpToDate>
  <CharactersWithSpaces>31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ie Boyd</dc:creator>
  <cp:keywords/>
  <dc:description/>
  <cp:lastModifiedBy>Jamie Boyd</cp:lastModifiedBy>
  <cp:revision>9</cp:revision>
  <dcterms:created xsi:type="dcterms:W3CDTF">2017-01-23T18:54:00Z</dcterms:created>
  <dcterms:modified xsi:type="dcterms:W3CDTF">2017-01-24T19:47:00Z</dcterms:modified>
</cp:coreProperties>
</file>